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0AE" w:rsidRDefault="00E070AE" w:rsidP="00E070AE">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BAB I</w:t>
      </w:r>
    </w:p>
    <w:p w:rsidR="00E070AE" w:rsidRDefault="00E070AE" w:rsidP="00E070AE">
      <w:pPr>
        <w:spacing w:after="0" w:line="72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rsidR="00E070AE" w:rsidRDefault="00E070AE" w:rsidP="00E070AE">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tar Belakang</w:t>
      </w:r>
    </w:p>
    <w:p w:rsidR="00E070AE" w:rsidRPr="002A33C1" w:rsidRDefault="00E070AE" w:rsidP="00E070AE">
      <w:pPr>
        <w:spacing w:after="0" w:line="480" w:lineRule="auto"/>
        <w:ind w:firstLine="720"/>
        <w:jc w:val="both"/>
        <w:rPr>
          <w:rFonts w:ascii="Times New Roman" w:hAnsi="Times New Roman" w:cs="Times New Roman"/>
          <w:sz w:val="24"/>
        </w:rPr>
      </w:pPr>
      <w:r w:rsidRPr="002A33C1">
        <w:rPr>
          <w:rFonts w:ascii="Times New Roman" w:hAnsi="Times New Roman" w:cs="Times New Roman"/>
          <w:sz w:val="24"/>
        </w:rPr>
        <w:t xml:space="preserve">Proses pendidikan merupakan sebuah upaya sistematis yang bertujuan untuk mengembangkan individu secara utuh, baik dari segi spiritual, intelektual, maupun sosial, melalui proses pembelajaran yang aktif dan bermakna, dalam lingkungan belajar yang kondusif dan menyenangkan, sehingga mampu menjadi warga negara yang produktif, berakhlak mulia, dan berkontribusi positif bagi kemajuan bangsa dan negara </w:t>
      </w:r>
      <w:r w:rsidR="00FC0706" w:rsidRPr="002A33C1">
        <w:rPr>
          <w:rFonts w:ascii="Times New Roman" w:hAnsi="Times New Roman" w:cs="Times New Roman"/>
          <w:sz w:val="24"/>
        </w:rPr>
        <w:fldChar w:fldCharType="begin" w:fldLock="1"/>
      </w:r>
      <w:r w:rsidRPr="002A33C1">
        <w:rPr>
          <w:rFonts w:ascii="Times New Roman" w:hAnsi="Times New Roman" w:cs="Times New Roman"/>
          <w:sz w:val="24"/>
        </w:rPr>
        <w:instrText>ADDIN CSL_CITATION {"citationItems":[{"id":"ITEM-1","itemData":{"abstract":"Pendidikan adalah usaha sadar dan terencana untuk mewujudkan suasana belajar dan proses pembelajaran agar peserta didik secara aktif mengembangkan potensi dirinya untuk memiliki kekuatan spiritual keagamaan, pengendalian diri, kepribadian, kecerdasan, akhlak mulia, serta ketrampilan yang diperlukan dirinya, masyarakat, bangsa, dan negara. Implementasi penggunaan model pembelajaran inquiry learning dengan menggunakan media pembelajaran tiga dimensi pada pembelajaran IPS Kelas III SDN 12 Tanah Tinggi cukup baik. Penelitian ini bertujuan untuk mengetahui Implementasi penggunaan model pembelajaran inquiry learning dalam meningkatkan aktivitas belajar siswa. Penelitian ini menggunakan metode penelitian kualitatif. Teknik pengumpulan data menggunakan wawancara, observasi, dan dokumentasi. Uji keabsahan data menggunakan teknik triangulasi sumber. Teknik analisa data menggunakan teknik analisis kualitatif. Hasil penelitian yaitu tentang Implementasi penggunaan model pembelajaran inquiry learning dengan menggunakan media tiga dimensi pada pembelajaran IPS Kelas III SDN 12 Tanah Tinggi sudah cukup baik. Upaya yang dilakukan guru IPS dalam mengimplementasi media tiga dimensi untuk mempermudah dalam proses pembelajaran. Dengan adanya media tiga dimensi siswa juga sangat tertarik dan antusias serta dengan menggunakan model inquiry learning menjadikan siswa lebih berfikir kritis dalam menyelesaikan masalah yang ditemukan pada pembelajaran.","author":[{"dropping-particle":"","family":"Apriani","given":"Yeni","non-dropping-particle":"","parse-names":false,"suffix":""},{"dropping-particle":"","family":"Napitupulu","given":"Safrida","non-dropping-particle":"","parse-names":false,"suffix":""}],"container-title":"EduGlobal: Jurnal Penelitian Pendidikan ","id":"ITEM-1","issue":"1","issued":{"date-parts":[["2022"]]},"page":"86-93","title":"Implementasi Model Pembelajaran Inquiry Learning Dengan Menggunakan Media Pembelajaran Tiga Dimensi Pada Pembelajaran IPS Kelas III SDN 12 Tanah Tinggi","type":"article-journal","volume":"1"},"uris":["http://www.mendeley.com/documents/?uuid=e13991e8-df34-43a8-875d-5008199fd0d5"]}],"mendeley":{"formattedCitation":"(Apriani &amp; Napitupulu, 2022)","plainTextFormattedCitation":"(Apriani &amp; Napitupulu, 2022)","previouslyFormattedCitation":"(Apriani &amp; Napitupulu, 2022)"},"properties":{"noteIndex":0},"schema":"https://github.com/citation-style-language/schema/raw/master/csl-citation.json"}</w:instrText>
      </w:r>
      <w:r w:rsidR="00FC0706" w:rsidRPr="002A33C1">
        <w:rPr>
          <w:rFonts w:ascii="Times New Roman" w:hAnsi="Times New Roman" w:cs="Times New Roman"/>
          <w:sz w:val="24"/>
        </w:rPr>
        <w:fldChar w:fldCharType="separate"/>
      </w:r>
      <w:r w:rsidRPr="002A33C1">
        <w:rPr>
          <w:rFonts w:ascii="Times New Roman" w:hAnsi="Times New Roman" w:cs="Times New Roman"/>
          <w:sz w:val="24"/>
        </w:rPr>
        <w:t>(Apriani &amp; Napitupulu, 2022)</w:t>
      </w:r>
      <w:r w:rsidR="00FC0706" w:rsidRPr="002A33C1">
        <w:rPr>
          <w:rFonts w:ascii="Times New Roman" w:hAnsi="Times New Roman" w:cs="Times New Roman"/>
          <w:sz w:val="24"/>
        </w:rPr>
        <w:fldChar w:fldCharType="end"/>
      </w:r>
      <w:r w:rsidRPr="002A33C1">
        <w:rPr>
          <w:rFonts w:ascii="Times New Roman" w:hAnsi="Times New Roman" w:cs="Times New Roman"/>
          <w:sz w:val="24"/>
        </w:rPr>
        <w:t>. Pendidikan memainkan peranan yang sangat krusial dalam kehidupan manusia, karena pendidikan sebagai</w:t>
      </w:r>
      <w:r>
        <w:rPr>
          <w:rFonts w:ascii="Times New Roman" w:hAnsi="Times New Roman" w:cs="Times New Roman"/>
          <w:sz w:val="24"/>
        </w:rPr>
        <w:t xml:space="preserve"> alat </w:t>
      </w:r>
      <w:r w:rsidRPr="002A33C1">
        <w:rPr>
          <w:rFonts w:ascii="Times New Roman" w:hAnsi="Times New Roman" w:cs="Times New Roman"/>
          <w:sz w:val="24"/>
        </w:rPr>
        <w:t>untuk mengembangkan</w:t>
      </w:r>
      <w:r>
        <w:rPr>
          <w:rFonts w:ascii="Times New Roman" w:hAnsi="Times New Roman" w:cs="Times New Roman"/>
          <w:sz w:val="24"/>
        </w:rPr>
        <w:t xml:space="preserve"> berbagi </w:t>
      </w:r>
      <w:r w:rsidRPr="002A33C1">
        <w:rPr>
          <w:rFonts w:ascii="Times New Roman" w:hAnsi="Times New Roman" w:cs="Times New Roman"/>
          <w:sz w:val="24"/>
        </w:rPr>
        <w:t xml:space="preserve">kemampuan yang terdapat dalam diri seseorang agar menjadi sumber daya manusia yang lebih berkualitas di masa depan </w:t>
      </w:r>
      <w:r w:rsidR="00FC0706" w:rsidRPr="002A33C1">
        <w:rPr>
          <w:rFonts w:ascii="Times New Roman" w:hAnsi="Times New Roman" w:cs="Times New Roman"/>
          <w:sz w:val="24"/>
        </w:rPr>
        <w:fldChar w:fldCharType="begin" w:fldLock="1"/>
      </w:r>
      <w:r w:rsidRPr="002A33C1">
        <w:rPr>
          <w:rFonts w:ascii="Times New Roman" w:hAnsi="Times New Roman" w:cs="Times New Roman"/>
          <w:sz w:val="24"/>
        </w:rPr>
        <w:instrText>ADDIN CSL_CITATION {"citationItems":[{"id":"ITEM-1","itemData":{"abstract":"This study aims to analyze the Project Based Learning learning model on students' creativity on the theme of objects around us. This research was conducted at SD Negeri 067092 Medan. The method used in this study is a qualitative descriptive method. The instruments and data collection techniques used in this study were observation, interviews and documentation. In the initial observation, it was known that from 19 students in class V, there were only 5 students who had high creativity, while the other 14 students still had low creativity. The application of the Project Based Learning learning model on the theme of objects around us in class V, namely making jumputan batik. From the project implemented, the fifth grade students were very enthusiastic about participating in the learning process. Student creativity has also increased from before the Project Based Learning model was used. This can be seen from how students are able to make motifs on jumputan batik according to their respective creativity. After the Project Based Learning learning model made jumputan batik, from a total of 19 students in class V, 13 students had high creativity. Only 6 students tend to have low creativity. From this it can be said that the Project Based Learning learning model has a significant effect on the creativity of class V students.","author":[{"dropping-particle":"","family":"Alda","given":"Ria","non-dropping-particle":"","parse-names":false,"suffix":""},{"dropping-particle":"","family":"Hasanah","given":"","non-dropping-particle":"","parse-names":false,"suffix":""}],"container-title":"Jurnal Inovasi Penelitian","id":"ITEM-1","issue":"9","issued":{"date-parts":[["2023"]]},"page":"7775-7782","title":"Analisis Model Project Based Learning Terhadap Kreativitas Siswa Pada Tema Benda-Benda di Sekitar Kita di Kelas V SD Negeri 067092 Medan","type":"article-journal","volume":"3"},"uris":["http://www.mendeley.com/documents/?uuid=9169ad37-8e62-4233-8ee6-f761df36a238"]}],"mendeley":{"formattedCitation":"(Alda &amp; Hasanah, 2023)","plainTextFormattedCitation":"(Alda &amp; Hasanah, 2023)","previouslyFormattedCitation":"(Alda &amp; Hasanah, 2023)"},"properties":{"noteIndex":0},"schema":"https://github.com/citation-style-language/schema/raw/master/csl-citation.json"}</w:instrText>
      </w:r>
      <w:r w:rsidR="00FC0706" w:rsidRPr="002A33C1">
        <w:rPr>
          <w:rFonts w:ascii="Times New Roman" w:hAnsi="Times New Roman" w:cs="Times New Roman"/>
          <w:sz w:val="24"/>
        </w:rPr>
        <w:fldChar w:fldCharType="separate"/>
      </w:r>
      <w:r w:rsidRPr="002A33C1">
        <w:rPr>
          <w:rFonts w:ascii="Times New Roman" w:hAnsi="Times New Roman" w:cs="Times New Roman"/>
          <w:sz w:val="24"/>
        </w:rPr>
        <w:t>(Alda &amp; Hasanah, 2023)</w:t>
      </w:r>
      <w:r w:rsidR="00FC0706" w:rsidRPr="002A33C1">
        <w:rPr>
          <w:rFonts w:ascii="Times New Roman" w:hAnsi="Times New Roman" w:cs="Times New Roman"/>
          <w:sz w:val="24"/>
        </w:rPr>
        <w:fldChar w:fldCharType="end"/>
      </w:r>
      <w:r w:rsidRPr="002A33C1">
        <w:rPr>
          <w:rFonts w:ascii="Times New Roman" w:hAnsi="Times New Roman" w:cs="Times New Roman"/>
          <w:sz w:val="24"/>
        </w:rPr>
        <w:t>.</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ejalan dengan pengertian pendidikan yang telah dijelaskan sebelumnya, menurut Undang-Undang Nomor 20 Tahun 2003 tentang Sistem Pendidikan Nasional dijelaskan bahwa pendidikan merupakan sebuah usaha yang dilakukan dengan penuh kesadaran dan direncanakan dengan baik untuk menciptakan suasana pembelajaran dan proses belajar. Tujuannya adalah agar para siswa dapat secara aktif meningkatkan potensi diri mereka agar memiliki kekuatan dalam spiritualitas agama, kemampuan mengendalikan diri, karakter, kecerdasan, akhlak yang baik, serta keterampilan yang diperlukan untuk dirinya sendiri, masyarakat, bangsa, dan negara </w:t>
      </w:r>
      <w:r w:rsidR="00FC07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VID-19 pandemic has brought many difficulties and uncertainties to the social and trade world. MSMEs (Micro, Small and Medium Enterprises) are considered vulnerable and are therefore required to respond, change, and adapt their business models to survive while improving their performance. The crisis has forced business entities even such as MSMEs to move strategically towards the use of digital tech nology and the ability to utilize Information Technology (IT) into business operations. Digital marketing in the modern era like this is a very easy thing to find, therefore this must be a new benchmark for us as young teenagers in order to be at the forefront and compete to show our abilities in global business competition by providing the best in all field.In the era of digitalization like today we are required to be people who are creative in the face of increasingly fierce global competition, This digital technology was born out of the confines of space and time of consumers to distributors as well as producers to distributors. Therefore, the purpose of this study is to assess the relationship between the ability to utilize Digital Transformation, Innovation and the performance of business entities. This study used an interview survey. The findings show that Digital Transformation Capabilities have a positive relationship with Company Performance.","author":[{"dropping-particle":"","family":"Rahmi Amelia Amar","given":"Dinda Yarshal","non-dropping-particle":"","parse-names":false,"suffix":""}],"container-title":"Jurnal Inovasi Pendidikan","id":"ITEM-1","issue":"1","issued":{"date-parts":[["2023"]]},"page":"7891-7897","title":"PENERAPAN MODEL COOPERATIVE LEARNING TIPE TIME TOKEN UNTUK MENINGKATKAN KEPERCAYAAN DIRI SISWAnPADA TEMA DAERAH TEMPAT TINGGALKU DI KELAS IV SD NEGERI 101893 BANGUN REJO KECAMATAN TANJUNG MORAWA","type":"article-journal","volume":"2"},"uris":["http://www.mendeley.com/documents/?uuid=02c65c71-2cdd-4216-bdda-36c9e2823c47"]}],"mendeley":{"formattedCitation":"(Rahmi Amelia Amar, 2023)","manualFormatting":"(Rahmi Amelia Amar &amp; Yarshal, 2023)","plainTextFormattedCitation":"(Rahmi Amelia Amar, 2023)","previouslyFormattedCitation":"(Rahmi Amelia Amar, 2023)"},"properties":{"noteIndex":0},"schema":"https://github.com/citation-style-language/schema/raw/master/csl-citation.json"}</w:instrText>
      </w:r>
      <w:r w:rsidR="00FC0706">
        <w:rPr>
          <w:rFonts w:ascii="Times New Roman" w:hAnsi="Times New Roman" w:cs="Times New Roman"/>
          <w:sz w:val="24"/>
          <w:szCs w:val="24"/>
        </w:rPr>
        <w:fldChar w:fldCharType="separate"/>
      </w:r>
      <w:r>
        <w:rPr>
          <w:rFonts w:ascii="Times New Roman" w:hAnsi="Times New Roman" w:cs="Times New Roman"/>
          <w:noProof/>
          <w:sz w:val="24"/>
          <w:szCs w:val="24"/>
        </w:rPr>
        <w:t>(Rahmi Amelia Amar &amp; Yarshal, 2023)</w:t>
      </w:r>
      <w:r w:rsidR="00FC0706">
        <w:rPr>
          <w:rFonts w:ascii="Times New Roman" w:hAnsi="Times New Roman" w:cs="Times New Roman"/>
          <w:sz w:val="24"/>
          <w:szCs w:val="24"/>
        </w:rPr>
        <w:fldChar w:fldCharType="end"/>
      </w:r>
      <w:r>
        <w:rPr>
          <w:rFonts w:ascii="Times New Roman" w:hAnsi="Times New Roman" w:cs="Times New Roman"/>
          <w:sz w:val="24"/>
          <w:szCs w:val="24"/>
        </w:rPr>
        <w:t>.</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   Dalam proses pendidikan tidak terlepas dari kurikulum yang dijadikan sebagai pedoman. Kurikulum berperan penting dalam memastikan proses pembelajaran berjalan secara konsisten dan berkesinambungan. Dengan adanya kurikulum yang jelas, semua peserta didik berhak mendapatkan pendidikan yang berkualitas dan setara. Kurikulum merupakan rancangan pembelajaran yang komprehensif, mencakup segala aspek proses belajar mengajar, mulai dari materi hingga evaluasi </w:t>
      </w:r>
      <w:r w:rsidR="00FC07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5-1365","abstract":"This study aims to determine the comparison of the KTSP, K 13 and independent curriculum in elementary schools. This research utilises literature research by collecting data from various sources related to the curriculum. The results of this study indicate that curriculum change is a necessity that must be faced by teachers. In addition, the curriculum also has the most important position in the world of education because the curriculum determines the process of implementing education, especially the results that must be achieved in the learning process. However, curriculum changes must be supported by facts and conditions that state the curriculum must be replaced and the curriculum must respect the teacher's teaching style and teaching methods, because the perpetrator of the curriculum is not the government but the teacher because it is the teacher who knows what to teach.","author":[{"dropping-particle":"","family":"Supriatna","given":"Muh Nana","non-dropping-particle":"","parse-names":false,"suffix":""},{"dropping-particle":"","family":"Diyanti","given":"Istiqomah Eka","non-dropping-particle":"","parse-names":false,"suffix":""},{"dropping-particle":"","family":"Dewi","given":"Ratna Sari","non-dropping-particle":"","parse-names":false,"suffix":""},{"dropping-particle":"","family":"Dasar","given":"Magister Pendidikan","non-dropping-particle":"","parse-names":false,"suffix":""},{"dropping-particle":"","family":"Keguruan","given":"Fakultas","non-dropping-particle":"","parse-names":false,"suffix":""},{"dropping-particle":"","family":"Pendidikan","given":"Ilmu","non-dropping-particle":"","parse-names":false,"suffix":""},{"dropping-particle":"","family":"Sultan","given":"Universitas","non-dropping-particle":"","parse-names":false,"suffix":""},{"dropping-particle":"","family":"Tirtayasa","given":"Ageng","non-dropping-particle":"","parse-names":false,"suffix":""},{"dropping-particle":"","family":"Ciwaru","given":"Jl","non-dropping-particle":"","parse-names":false,"suffix":""}],"container-title":"Journal on Education","id":"ITEM-1","issue":"01","issued":{"date-parts":[["2023"]]},"page":"9163-9172","title":"Analisis Perbandingan Kurikulum KTSP, K13 dan Kurikulum Merdeka di Sekolah Dasar","type":"article-journal","volume":"06"},"uris":["http://www.mendeley.com/documents/?uuid=9e615a8a-1d08-470c-a673-e34cdea534b2"]}],"mendeley":{"formattedCitation":"(Supriatna et al., 2023)","plainTextFormattedCitation":"(Supriatna et al., 2023)","previouslyFormattedCitation":"(Supriatna et al., 2023)"},"properties":{"noteIndex":0},"schema":"https://github.com/citation-style-language/schema/raw/master/csl-citation.json"}</w:instrText>
      </w:r>
      <w:r w:rsidR="00FC0706">
        <w:rPr>
          <w:rFonts w:ascii="Times New Roman" w:hAnsi="Times New Roman" w:cs="Times New Roman"/>
          <w:sz w:val="24"/>
          <w:szCs w:val="24"/>
        </w:rPr>
        <w:fldChar w:fldCharType="separate"/>
      </w:r>
      <w:r>
        <w:rPr>
          <w:rFonts w:ascii="Times New Roman" w:hAnsi="Times New Roman" w:cs="Times New Roman"/>
          <w:noProof/>
          <w:sz w:val="24"/>
          <w:szCs w:val="24"/>
        </w:rPr>
        <w:t>(Supriatna et al., 2023)</w:t>
      </w:r>
      <w:r w:rsidR="00FC0706">
        <w:rPr>
          <w:rFonts w:ascii="Times New Roman" w:hAnsi="Times New Roman" w:cs="Times New Roman"/>
          <w:sz w:val="24"/>
          <w:szCs w:val="24"/>
        </w:rPr>
        <w:fldChar w:fldCharType="end"/>
      </w:r>
      <w:r>
        <w:rPr>
          <w:rFonts w:ascii="Times New Roman" w:hAnsi="Times New Roman" w:cs="Times New Roman"/>
          <w:sz w:val="24"/>
          <w:szCs w:val="24"/>
        </w:rPr>
        <w:t>.</w:t>
      </w:r>
    </w:p>
    <w:p w:rsidR="00E070AE" w:rsidRDefault="00E070AE" w:rsidP="00E070AE">
      <w:pPr>
        <w:pStyle w:val="ListParagraph"/>
        <w:spacing w:after="0" w:line="480" w:lineRule="auto"/>
        <w:ind w:left="0" w:firstLine="851"/>
        <w:jc w:val="both"/>
        <w:rPr>
          <w:rFonts w:ascii="Times New Roman" w:hAnsi="Times New Roman" w:cs="Times New Roman"/>
          <w:color w:val="000000"/>
          <w:sz w:val="24"/>
          <w:szCs w:val="24"/>
        </w:rPr>
      </w:pPr>
      <w:r w:rsidRPr="00B468E2">
        <w:rPr>
          <w:rFonts w:asciiTheme="majorBidi" w:hAnsiTheme="majorBidi" w:cstheme="majorBidi"/>
          <w:sz w:val="24"/>
          <w:szCs w:val="24"/>
        </w:rPr>
        <w:t>Dalam implementasinya, kurikulum memuat berbagai mata pelajaran yang dirancang untuk membentuk kompetensi peserta didik, termasuk pelajaran matematika.</w:t>
      </w:r>
      <w:r>
        <w:rPr>
          <w:rFonts w:ascii="Times New Roman" w:hAnsi="Times New Roman" w:cs="Times New Roman"/>
          <w:sz w:val="24"/>
          <w:szCs w:val="24"/>
        </w:rPr>
        <w:t xml:space="preserve"> Matematika adalah salah satu pelajaran utama yang wajib diikuti mulai dari pendidikan dasar, menengah, hingga pendidikan tinggi </w:t>
      </w:r>
      <w:r w:rsidR="00FC07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pitupulu","given":"Safrida","non-dropping-particle":"","parse-names":false,"suffix":""}],"container-title":"EduGlobal: Jurnal Penelitian Pendidikan","id":"ITEM-1","issue":"September","issued":{"date-parts":[["2023"]]},"page":"442-453","title":"EduGlobal : Jurnal Penelitian Pendidikan Pengembangan Media Pembelajaran Kotak Berhitung Berbasis Kontekstual Untuk Kemampuan Berhitung Siswa Pada Materi Pengurangan Kelas I SD","type":"article-journal","volume":"02"},"uris":["http://www.mendeley.com/documents/?uuid=a89fbaf1-fef2-457a-be71-4444f16b5d53"]}],"mendeley":{"formattedCitation":"(Napitupulu, 2023)","manualFormatting":"(Melani &amp; Napitupulu, 2023)","plainTextFormattedCitation":"(Napitupulu, 2023)","previouslyFormattedCitation":"(Napitupulu, 2023)"},"properties":{"noteIndex":0},"schema":"https://github.com/citation-style-language/schema/raw/master/csl-citation.json"}</w:instrText>
      </w:r>
      <w:r w:rsidR="00FC0706">
        <w:rPr>
          <w:rFonts w:ascii="Times New Roman" w:hAnsi="Times New Roman" w:cs="Times New Roman"/>
          <w:sz w:val="24"/>
          <w:szCs w:val="24"/>
        </w:rPr>
        <w:fldChar w:fldCharType="separate"/>
      </w:r>
      <w:r>
        <w:rPr>
          <w:rFonts w:ascii="Times New Roman" w:hAnsi="Times New Roman" w:cs="Times New Roman"/>
          <w:noProof/>
          <w:sz w:val="24"/>
          <w:szCs w:val="24"/>
        </w:rPr>
        <w:t>(Melani &amp; Napitupulu, 2023)</w:t>
      </w:r>
      <w:r w:rsidR="00FC0706">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Pembelajaran matematika berfokus pada pengembangan kemampuan berpikir dan keterampilan untuk menerapkan ilmu matematika dalam kehidupan sehari-hari.Oleh karena itu, pengalaman belajar matematika tidak hanya terbatas di dalam ruang kelas. Selain melatih keterampilan menghitung, pembelajaran matematika juga berperan dalam meningkatkan kemampuan analisis </w:t>
      </w:r>
      <w:r w:rsidR="00FC0706">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301-7740","abstract":"Abstrak Science, Technology, Engineering, Art, and Mathematics (STEAM) merupakan yang mengaitkan ilmu pengetahuan (sains), teknologi, teknik, seni, dan matematika, sehingga peserta didik diberikan pengertian secara holistik melalui pengalaman belajar, pembelajaran ini merupakan pembelajaran kontekstual, dimana peserta didik akan diberikan pengalaman terhadap fenomena-fenomena yang terjadi disekitar kita. Pendekatan dalam pengajaran ini peserta didik mampu mendemonstrasikan suatu pemikiran secara kritis serta mampu memecahkan masalah secara kreatif dalam bidang sains, teknologi, teknik, seni dan matematika. Mengerjakan soal matematika dengan memberikan metode pembelajaran yang monoton dan proses pembelajaran masih terpusat pada guru yang mengkibatkan siswa cenderung lebih pasif sehingga proses belajar tidak berjalan dengan efektif. Langkah-Langkah Pembelajaran STEAM memiliki lima tahap dalam pelaksanaannya di kelas yaitu observe, new idea, innovation, creativity, dan society. Penelitian ini dilaksanakan disemester ganjil , Penelitian dilaksanakan di SDIT AL-Fauzi Medan.Tujuan dari penelitian ini adalah untuk mengetahui efektivitas penggunaan metode STEAM Terhadap Kemampuan Proses Belajar Matematika Sekolah Tingkat Dasar pada Materi Geometri. Jumlah subjek dalam penelitian sebanyak 18 siswa dengan menggunakan teknik purposive sampling.Berdasarkan tabel diperoleh (t =-10,735; p = 0,000) &lt; 0,005, maka dapat disimpulkan bahwa pembelajaran menggunakan metode steam efektif untuk meningkatkan Kemampuan Proses Belajar Matematika siswa tingkat dasar pada materi geometri. Kata kunci: steam, kemampuan, matematika Abstrak Science, Technology, Engineering, Art, and Mathematics (STEAM) is a link between science, technology, engineering, art and mathematics, so that students are given a holistic understanding through learning experiences. This learning is contextual learning, where participants Students will be given experience of phenomena that occur around us. In this teaching approach, students are able to demonstrate critical thinking and are able to solve problems creatively in the fields of science, technology, engineering, art and mathematics. Working on mathematics problems by providing monotonous learning methods and the learning process is still centered on the teacher which results in students tending to be more passive so that the learning process does not run effectively. STEAM Learning Steps have five stages in its implementation in the classroom, namely …","author":[{"dropping-particle":"","family":"Napitupulu","given":"Safrida","non-dropping-particle":"","parse-names":false,"suffix":""},{"dropping-particle":"","family":"Ahda Nasution","given":"Haryati","non-dropping-particle":"","parse-names":false,"suffix":""}],"container-title":"Jurnal Ilmu Pendidikan(Jip)","id":"ITEM-1","issued":{"date-parts":[["2023"]]},"page":"110-114","title":"Efektivitas Penggunaan Metode Steam Terhadap Kemampuan Proses Belajar Matematika Sekolah Tingkat Dasar","type":"article-journal"},"uris":["http://www.mendeley.com/documents/?uuid=92edd8bc-0237-4ac6-909d-0bc8f1cccdb1"]}],"mendeley":{"formattedCitation":"(Napitupulu &amp; Ahda Nasution, 2023)","plainTextFormattedCitation":"(Napitupulu &amp; Ahda Nasution, 2023)","previouslyFormattedCitation":"(Napitupulu &amp; Ahda Nasution, 2023)"},"properties":{"noteIndex":0},"schema":"https://github.com/citation-style-language/schema/raw/master/csl-citation.json"}</w:instrText>
      </w:r>
      <w:r w:rsidR="00FC0706">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apitupulu &amp; Ahda Nasution, 2023)</w:t>
      </w:r>
      <w:r w:rsidR="00FC070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skipun matematika memiliki peran penting dalam pengembangan berpikir dan analisis, kenyataannya pembelajaran matematika di SDN 105375 Sukasari masih menghadapi banyak hambatan.Berdasarkan hasil observasi dan wawancara dengan wali kelas di SDN 105375 Sukasari, dengan sekolah yang telah dilengkapi dengan fasilitas pembelajaran yang memadai seperti perpustakaan, musholla, dan laboratorium. Namun, kendala dalam proses </w:t>
      </w:r>
      <w:r>
        <w:rPr>
          <w:rFonts w:ascii="Times New Roman" w:hAnsi="Times New Roman" w:cs="Times New Roman"/>
          <w:sz w:val="24"/>
          <w:szCs w:val="24"/>
        </w:rPr>
        <w:lastRenderedPageBreak/>
        <w:t>pembelajaran masih ditemukan, salah satunya adalah rendahnya motivasi siswa dalam mempelajari konsep matematika seperti penjumlahan dan pengurangan pecahan. Hal ini menunjukkan perlunya bahan ajar yang bervariatif yang dapat mendorong motivasi siswa dalam mempelajari konsep matematika materi penjumlahan dan pengurangan pecahan.</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Aktivitas belajar siswa kelas IV di SDN 105375 Sukasari dalam pembelajaran matematika masih tergolong rendah. Hal ini terlihat dari rendahnya keterlibatan aktif siswa dalam proses pembelajaran. Salah satu faktor utama yang menyebabkan rendahnya aktivitas belajar ini adalah kurangnya motivasi siswa dalam mengikuti pelajaran matematika.Banyak siswa yang merasa kesulitan dan enggan untuk belajar matematika karena mereka menganggap mata pelajaran ini sangat rumit dan tidak menarik.Kondisi ini diperburuk dengan pandangan bahwa matematika adalah pelajaran yang penuh dengan angka dan rumus yang sulit dipahami, sehingga mereka cenderung menghindari materi ini.</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urangnya motivasi belajar siswa bukan hanya disebabkan oleh persepsi negatif terhadap matematika, tetapi juga karena metode pengajaran yang digunakan oleh guru.Pada umumnya, guru masih mengandalkan metode pembelajaran yang konvensional, seperti ceramah dan penugasan yang cenderung monoton. Meskipun metode tersebut dapat membantu siswa dalam memahami dasar-dasar materi, namun cara penyampaian yang kurang variatif ini tidak cukup untuk membangkitkan minat dan semangat siswa. Pembelajaran matematika yang disampaikan secara satu arah, tanpa adanya interaksi aktif dari siswa, membuat mereka merasa bosan dan tidak terlibat dalam proses pembelajaran. Hal ini tentu </w:t>
      </w:r>
      <w:r>
        <w:rPr>
          <w:rFonts w:ascii="Times New Roman" w:hAnsi="Times New Roman" w:cs="Times New Roman"/>
          <w:sz w:val="24"/>
          <w:szCs w:val="24"/>
        </w:rPr>
        <w:lastRenderedPageBreak/>
        <w:t>berdampak negatif pada semangat siswa untuk belajar lebih giat, terutama dalam menguasai materi matematika yang dianggap sulit seperti pecahan.</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Selain metode yang kurang kreatif, penggunaan bahan ajar yang terbatas pada buku teks juga turut memperburuk keadaan.Buku teks yang bersifat statis dan terstruktur kaku, meskipun memberikan informasi yang jelas, tidak mampu menarik perhatian siswa atau memberikan pengalaman belajar yang menarik.Bahan ajar yang hanya berfokus pada teks dan soal-soal hitung tanpa adanya variasi dalam penyampaian materi membuat siswa merasa jenuh. Padahal, setiap siswa memiliki gaya belajar yang berbeda, dan metode yang digunakan yaitu metode ceramah dan hanya mengandalkan buku teks seringkali tidak mampu mengakomodasi keragaman ini. Sebagai akibatnya, siswa merasa materi yang disampaikan terasa monoton dan sulit dipahami, terutama ketika mereka menghadapi materi-materi kompleks.Minimnya variasi bahan ajar ini membuat siswa kurang aktif dalam pembelajaran, tidak termotivasi untuk mengeksplorasi lebih jauh, dan akhirnya menganggap matematika sebagai pelajaran yang menakutkan.</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i sisi lain, pengembangan bahan ajar berbasis teknologi, khususnya yang berbasis AI, dapat menjadi solusi yang sangat efektif dalam mengatasi masalah ini. Bahan ajar interaktif berbasis AI menawarkan pengalaman pembelajaran yang lebih menarik dan menyenangkan. Dengan menggunakan teknologi ini, siswa dapat terlibat langsung dalam proses pembelajaran melalui interaksi yang bersifat lebih personal dan responsif. Sistem AI memungkinkan materi disampaikan dengan cara yang lebih variatif, menarik, dan sesuai dengan </w:t>
      </w:r>
      <w:r>
        <w:rPr>
          <w:rFonts w:ascii="Times New Roman" w:hAnsi="Times New Roman" w:cs="Times New Roman"/>
          <w:sz w:val="24"/>
          <w:szCs w:val="24"/>
        </w:rPr>
        <w:lastRenderedPageBreak/>
        <w:t>kebutuhan siswa. Misalnya, AI dapat menyajikan materi dalam berbagai format, seperti visualisasi grafis, animasi, serta latihan soal interaktif yang langsung memberikan umpan balik. Hal ini akan membuat pembelajaran matematika tidak hanya lebih menyenangkan, tetapi juga lebih mudah dipahami karena siswa bisa belajar sesuai dengan kecepatan dan gaya belajar mereka masing-masing.</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Penggunaan bahan ajar interaktif berbasis AI juga memberikan kesempatan bagi siswa untuk mendapatkan umpan balik yang lebih cepat dan tepat sasaran.Dalam sistem ini, setiap kesalahan atau ketidaktepatan dalam mengerjakan soal langsung diberikan penjelasan yang dapat membantu siswa memahami kesalahan mereka dan memperbaikinya dengan segera. Dengan adanya umpan balik yang langsung dan relevan, siswa tidak hanya memperoleh pemahaman yang lebih baik, tetapi juga merasa lebih dihargai dalam proses belajar mereka. Hal ini berbanding terbalik dengan bahan ajar tradisional yang sering kali tidak memberikan kesempatan bagi siswa untuk mengoreksi kesalahan mereka secara langsung, sehingga mereka cenderung merasa frustasi dan putus asa dalam menghadapi materi yang sulit.</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Namun, masalah utama yang masih dihadapi oleh siswa adalah kurangnya disiplin dalam mengerjakan Pekerjaan Rumah (PR).Banyak siswa yang tidak menyelesaikan PR mereka dengan baik karena mereka tidak memahami materi dengan benar.Tanpa pemahaman yang kuat, siswa cenderung menghindari tugas-tugas rumah mereka, yang seharusnya dapat membantu memperdalam pemahaman mereka tentang materi yang diajarkan di kelas.Situasi ini juga diperburuk dengan minimnya dukungan dari orang tua.Banyak orang tua yang </w:t>
      </w:r>
      <w:r>
        <w:rPr>
          <w:rFonts w:ascii="Times New Roman" w:hAnsi="Times New Roman" w:cs="Times New Roman"/>
          <w:sz w:val="24"/>
          <w:szCs w:val="24"/>
        </w:rPr>
        <w:lastRenderedPageBreak/>
        <w:t>tidak memiliki kemampuan atau waktu untuk membantu anak-anak mereka dalam memahami materi matematika, terutama jika mereka sendiri tidak memahami konsep tersebut dengan baik. Hal ini semakin membuat siswa merasa terisolasi dalam proses belajarnya dan tidak mendapat bimbingan yang mereka butuhkan di rumah.</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Untuk mengatasi masalah ini, sangat penting bagi sekolah untuk mengembangkan bahan ajar yang tidak hanya menarik, tetapi juga efektif dalam membangun pemahaman siswa.Pengembangan bahan ajar berbasis AI yang lebih interaktif dan personal diharapkan dapat mendorong motivasi siswa untuk lebih aktif dalam belajar, baik di kelas maupun di rumah. Dengan adanya bahan ajar yang mampu memberikan pengalaman belajar yang menyenangkan dan mudah dipahami, siswa akan lebih termotivasi untuk menyelesaikan PR dan menghadapi tantangan matematika dengan lebih percaya diri. Penggunaan teknologi ini juga dapat membantu siswa mengatasi hambatan-hambatan dalam pemahaman konsep matematika secara lebih mandiri, tanpa harus bergantung sepenuhnya pada guru atau orang tua.Dengan demikian, pengembangan bahan ajar berbasis AI menjadi sangat penting untuk meningkatkan motivasi belajar siswa dan menciptakan pengalaman pembelajaran matematika yang lebih relevan dan efektif.</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ghadapi tantangan rendahnya motivasi belajar dan keterlibatan siswa dalam pembelajaran matematika, pengembangan bahan ajar interaktif berbasis AI dipilih sebagai solusi yang tepat. Alasan utama pemilihan pengembangan bahan ajar interaktif berbasis AI adalah untuk menciptakan pengalaman pembelajaran yang lebih interaktif, menarik, dan adaptif terhadap kebutuhan dan gaya belajar </w:t>
      </w:r>
      <w:r>
        <w:rPr>
          <w:rFonts w:ascii="Times New Roman" w:hAnsi="Times New Roman" w:cs="Times New Roman"/>
          <w:sz w:val="24"/>
          <w:szCs w:val="24"/>
        </w:rPr>
        <w:lastRenderedPageBreak/>
        <w:t>masing-masing siswa. Teknologi AI yang terdapat dalam canva memungkinkan materi matematika disampaikan dengan cara yang lebih variatif, dengan memanfaatkan visualisasi grafis, animasi, serta soal-soal interaktif yang dapat memberikan umpan balik langsung. Hal ini sangat penting mengingat siswa memiliki tingkat pemahaman yang berbeda-beda, dan AI memungkinkan penyesuaian materi serta umpan balik yang lebih personal dan responsif.</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Selain itu, bahan ajar interaktif berbasis AI memungkinkan siswa untuk belajar secara mandiri dengan tempo yang sesuai dengan kemampuan masing-masing. Dalam hal ini, teknologi AI tidak hanya membantu dalam mempercepat proses pemahaman materi, tetapi juga mendorong siswa untuk lebih aktif dalam belajar dan lebih disiplin dalam mengerjakan tugas atau PR, karena mereka merasa didukung dengan cara yang lebih personal dan interaktif.</w:t>
      </w:r>
    </w:p>
    <w:p w:rsidR="00E070AE" w:rsidRDefault="00E070AE" w:rsidP="00E070AE">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permasalahan yang telah dipaparkan, yakni masih rendahnya motivasi belajar siswa pada materi pecahan dan kurangnya variasi bahan ajar yang menarik, maka penelitian ini dilakukan dengan judul “</w:t>
      </w:r>
      <w:r>
        <w:rPr>
          <w:rFonts w:ascii="Times New Roman" w:hAnsi="Times New Roman" w:cs="Times New Roman"/>
          <w:b/>
          <w:bCs/>
          <w:sz w:val="24"/>
          <w:szCs w:val="24"/>
        </w:rPr>
        <w:t>Pengembangan Bahan Ajar Interaktif Berbasis AI Untuk Mendorong Motivasi Siswa Pada Materi Penjumlahan dan Pengurangan Pecahan Kelas IV SDN 105375 Sukasari</w:t>
      </w:r>
      <w:r>
        <w:rPr>
          <w:rFonts w:ascii="Times New Roman" w:hAnsi="Times New Roman" w:cs="Times New Roman"/>
          <w:sz w:val="24"/>
          <w:szCs w:val="24"/>
        </w:rPr>
        <w:t>”.</w:t>
      </w:r>
    </w:p>
    <w:p w:rsidR="00E070AE" w:rsidRDefault="00E070AE" w:rsidP="00E070AE">
      <w:pPr>
        <w:spacing w:after="0" w:line="480" w:lineRule="auto"/>
        <w:jc w:val="both"/>
        <w:rPr>
          <w:rFonts w:ascii="Times New Roman" w:hAnsi="Times New Roman" w:cs="Times New Roman"/>
          <w:sz w:val="24"/>
          <w:szCs w:val="24"/>
        </w:rPr>
      </w:pPr>
    </w:p>
    <w:p w:rsidR="00E070AE" w:rsidRDefault="00E070AE" w:rsidP="00E070AE">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dentifikasi Masalah</w:t>
      </w:r>
    </w:p>
    <w:p w:rsidR="00E070AE" w:rsidRDefault="00E070AE" w:rsidP="00E070A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 paparkan di atas, maka identifikasi masalah dalam penelitian ini yaitu sebagai berikut :</w:t>
      </w:r>
    </w:p>
    <w:p w:rsidR="00E070AE" w:rsidRDefault="00E070AE" w:rsidP="00E070A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urangnya motivasi belajar siswa dalam pembelajaran matematika </w:t>
      </w:r>
    </w:p>
    <w:p w:rsidR="00E070AE" w:rsidRDefault="00E070AE" w:rsidP="00E070A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idak tertarik pada pembelajaran matematika karena beranggapan bahwa pembelajaran matematika itu sulit.</w:t>
      </w:r>
    </w:p>
    <w:p w:rsidR="00E070AE" w:rsidRDefault="00E070AE" w:rsidP="00E070A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gunaan metode kurang kreatif sehingga membuat siswa tidak bersemangat dalam pembelajaran.</w:t>
      </w:r>
    </w:p>
    <w:p w:rsidR="00E070AE" w:rsidRDefault="00E070AE" w:rsidP="00E070A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han ajar kurang bervariasi yang mengakibatkan siswa merasa bosan dan kurang termotivasi dalam pembelajaran.</w:t>
      </w:r>
    </w:p>
    <w:p w:rsidR="00E070AE" w:rsidRDefault="00E070AE" w:rsidP="00E070A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urang disiplin dalam mengerjakan PR dan orang tua tidak pernah membantu siswa dalam belajar di rumah.</w:t>
      </w:r>
    </w:p>
    <w:p w:rsidR="00E070AE" w:rsidRDefault="00E070AE" w:rsidP="00E070AE">
      <w:pPr>
        <w:spacing w:after="0" w:line="480" w:lineRule="auto"/>
        <w:jc w:val="both"/>
        <w:rPr>
          <w:rFonts w:ascii="Times New Roman" w:hAnsi="Times New Roman" w:cs="Times New Roman"/>
          <w:sz w:val="24"/>
          <w:szCs w:val="24"/>
        </w:rPr>
      </w:pPr>
    </w:p>
    <w:p w:rsidR="00E070AE" w:rsidRDefault="00E070AE" w:rsidP="00E070AE">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atasan Masalah</w:t>
      </w:r>
    </w:p>
    <w:p w:rsidR="00E070AE" w:rsidRPr="00397640" w:rsidRDefault="00E070AE" w:rsidP="00E070AE">
      <w:pPr>
        <w:spacing w:after="0" w:line="480" w:lineRule="auto"/>
        <w:ind w:firstLine="851"/>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Berdasarkan paparan identifikasi di atas, maka batasan masalah dalam penelitian ini yaitu sebagai berikut :</w:t>
      </w:r>
    </w:p>
    <w:p w:rsidR="00E070AE" w:rsidRDefault="00E070AE" w:rsidP="00E070AE">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4C5942">
        <w:rPr>
          <w:rFonts w:ascii="Times New Roman" w:hAnsi="Times New Roman" w:cs="Times New Roman"/>
          <w:color w:val="000000" w:themeColor="text1"/>
          <w:sz w:val="24"/>
          <w:szCs w:val="24"/>
        </w:rPr>
        <w:t xml:space="preserve">Penelitian ini difokuskan pada  pengembangan bahan ajar interaktif berbasis AI berbantuan canva dalam bentuk presentasi digital yang dirancang untuk </w:t>
      </w:r>
      <w:r>
        <w:rPr>
          <w:rFonts w:ascii="Times New Roman" w:hAnsi="Times New Roman" w:cs="Times New Roman"/>
          <w:color w:val="000000" w:themeColor="text1"/>
          <w:sz w:val="24"/>
          <w:szCs w:val="24"/>
        </w:rPr>
        <w:t xml:space="preserve">mendorong motivasi </w:t>
      </w:r>
      <w:r w:rsidRPr="004C5942">
        <w:rPr>
          <w:rFonts w:ascii="Times New Roman" w:hAnsi="Times New Roman" w:cs="Times New Roman"/>
          <w:color w:val="000000" w:themeColor="text1"/>
          <w:sz w:val="24"/>
          <w:szCs w:val="24"/>
        </w:rPr>
        <w:t>siswa kelas IV SDN 105375 Su</w:t>
      </w:r>
      <w:r>
        <w:rPr>
          <w:rFonts w:ascii="Times New Roman" w:hAnsi="Times New Roman" w:cs="Times New Roman"/>
          <w:color w:val="000000" w:themeColor="text1"/>
          <w:sz w:val="24"/>
          <w:szCs w:val="24"/>
        </w:rPr>
        <w:t>kasari.</w:t>
      </w:r>
    </w:p>
    <w:p w:rsidR="00E070AE" w:rsidRPr="004C5942" w:rsidRDefault="00E070AE" w:rsidP="00E070AE">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han ajar interaktif yang dikembangkan difokuskan untuk materi penjumlahan dan pengurangan pecahan.</w:t>
      </w:r>
    </w:p>
    <w:p w:rsidR="00E070AE" w:rsidRPr="004C5942" w:rsidRDefault="00E070AE" w:rsidP="00E070AE">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hanya membahas proses pengembangan produk dan mengukur efektivitasnya terhadap peningkatan motivasi belajar siswa.</w:t>
      </w:r>
    </w:p>
    <w:p w:rsidR="00E070AE" w:rsidRPr="00397640" w:rsidRDefault="00E070AE" w:rsidP="00E070AE">
      <w:pPr>
        <w:spacing w:after="0" w:line="480" w:lineRule="auto"/>
        <w:jc w:val="both"/>
        <w:rPr>
          <w:rFonts w:ascii="Times New Roman" w:hAnsi="Times New Roman" w:cs="Times New Roman"/>
          <w:color w:val="000000" w:themeColor="text1"/>
          <w:sz w:val="24"/>
          <w:szCs w:val="24"/>
        </w:rPr>
      </w:pPr>
    </w:p>
    <w:p w:rsidR="00E070AE" w:rsidRPr="00397640" w:rsidRDefault="00E070AE" w:rsidP="00E070AE">
      <w:pPr>
        <w:pStyle w:val="ListParagraph"/>
        <w:numPr>
          <w:ilvl w:val="1"/>
          <w:numId w:val="2"/>
        </w:numPr>
        <w:spacing w:after="0" w:line="480" w:lineRule="auto"/>
        <w:jc w:val="both"/>
        <w:rPr>
          <w:rFonts w:ascii="Times New Roman" w:hAnsi="Times New Roman" w:cs="Times New Roman"/>
          <w:b/>
          <w:color w:val="000000" w:themeColor="text1"/>
          <w:sz w:val="24"/>
          <w:szCs w:val="24"/>
        </w:rPr>
      </w:pPr>
      <w:r w:rsidRPr="00397640">
        <w:rPr>
          <w:rFonts w:ascii="Times New Roman" w:hAnsi="Times New Roman" w:cs="Times New Roman"/>
          <w:b/>
          <w:color w:val="000000" w:themeColor="text1"/>
          <w:sz w:val="24"/>
          <w:szCs w:val="24"/>
        </w:rPr>
        <w:t>Rumusan Masalah</w:t>
      </w:r>
    </w:p>
    <w:p w:rsidR="00E070AE" w:rsidRPr="00397640" w:rsidRDefault="00E070AE" w:rsidP="00E070AE">
      <w:pPr>
        <w:spacing w:after="0" w:line="480" w:lineRule="auto"/>
        <w:ind w:firstLine="851"/>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lastRenderedPageBreak/>
        <w:t>Berdasarkan latar belakang, identifikasi masalah, dan batasan masalah yang telah di paparkan di atas, maka dapat dirumuskan masalah yaitu sebagai berikut :</w:t>
      </w:r>
    </w:p>
    <w:p w:rsidR="00E070AE" w:rsidRPr="00397640" w:rsidRDefault="00E070AE" w:rsidP="00E070AE">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Bagaimana proses pengembangan bahan ajar interaktif berbasis AI berbantuan canva dalam bentuk presentasi digital untuk materi penjumlahan dan pengurangan pecahan dapat mendorong motivasi siswa kelas IV SDN 105375 Sukasari?</w:t>
      </w:r>
    </w:p>
    <w:p w:rsidR="00E070AE" w:rsidRDefault="00E070AE" w:rsidP="00E070AE">
      <w:pPr>
        <w:pStyle w:val="ListParagraph"/>
        <w:numPr>
          <w:ilvl w:val="0"/>
          <w:numId w:val="5"/>
        </w:numPr>
        <w:spacing w:after="0" w:line="480" w:lineRule="auto"/>
        <w:jc w:val="both"/>
        <w:rPr>
          <w:rFonts w:ascii="Times New Roman" w:hAnsi="Times New Roman" w:cs="Times New Roman"/>
          <w:color w:val="000000" w:themeColor="text1"/>
          <w:sz w:val="24"/>
          <w:szCs w:val="24"/>
        </w:rPr>
      </w:pPr>
      <w:r w:rsidRPr="00397640">
        <w:rPr>
          <w:rFonts w:ascii="Times New Roman" w:hAnsi="Times New Roman" w:cs="Times New Roman"/>
          <w:color w:val="000000" w:themeColor="text1"/>
          <w:sz w:val="24"/>
          <w:szCs w:val="24"/>
        </w:rPr>
        <w:t xml:space="preserve">Bagaimana </w:t>
      </w:r>
      <w:r>
        <w:rPr>
          <w:rFonts w:ascii="Times New Roman" w:hAnsi="Times New Roman" w:cs="Times New Roman"/>
          <w:color w:val="000000" w:themeColor="text1"/>
          <w:sz w:val="24"/>
          <w:szCs w:val="24"/>
        </w:rPr>
        <w:t>efektivitas</w:t>
      </w:r>
      <w:r w:rsidRPr="00397640">
        <w:rPr>
          <w:rFonts w:ascii="Times New Roman" w:hAnsi="Times New Roman" w:cs="Times New Roman"/>
          <w:color w:val="000000" w:themeColor="text1"/>
          <w:sz w:val="24"/>
          <w:szCs w:val="24"/>
        </w:rPr>
        <w:t xml:space="preserve"> bahan ajar interaktif berbasis AI berbantuan canva dalam mendorong motivasi siswa kelas IV SDN 105375 Sukasari pada pembelajaran matematika materi penj</w:t>
      </w:r>
      <w:r>
        <w:rPr>
          <w:rFonts w:ascii="Times New Roman" w:hAnsi="Times New Roman" w:cs="Times New Roman"/>
          <w:color w:val="000000" w:themeColor="text1"/>
          <w:sz w:val="24"/>
          <w:szCs w:val="24"/>
        </w:rPr>
        <w:t xml:space="preserve">umlahan dan pengurangan pecahan </w:t>
      </w:r>
      <w:r w:rsidRPr="00397640">
        <w:rPr>
          <w:rFonts w:ascii="Times New Roman" w:hAnsi="Times New Roman" w:cs="Times New Roman"/>
          <w:color w:val="000000" w:themeColor="text1"/>
          <w:sz w:val="24"/>
          <w:szCs w:val="24"/>
        </w:rPr>
        <w:t>?</w:t>
      </w:r>
    </w:p>
    <w:p w:rsidR="00E070AE" w:rsidRPr="00397640" w:rsidRDefault="00E070AE" w:rsidP="00E070AE">
      <w:pPr>
        <w:pStyle w:val="ListParagraph"/>
        <w:spacing w:after="0" w:line="480" w:lineRule="auto"/>
        <w:jc w:val="both"/>
        <w:rPr>
          <w:rFonts w:ascii="Times New Roman" w:hAnsi="Times New Roman" w:cs="Times New Roman"/>
          <w:color w:val="000000" w:themeColor="text1"/>
          <w:sz w:val="24"/>
          <w:szCs w:val="24"/>
        </w:rPr>
      </w:pPr>
    </w:p>
    <w:p w:rsidR="00E070AE" w:rsidRDefault="00E070AE" w:rsidP="00E070AE">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E070AE" w:rsidRDefault="00E070AE" w:rsidP="00E070A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rumusan masalah di atas, maka tujuan penelitian ini yaitu sebagai berikut :</w:t>
      </w:r>
    </w:p>
    <w:p w:rsidR="00E070AE" w:rsidRDefault="00E070AE" w:rsidP="00E070AE">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w:t>
      </w:r>
      <w:r w:rsidRPr="00397640">
        <w:rPr>
          <w:rFonts w:ascii="Times New Roman" w:hAnsi="Times New Roman" w:cs="Times New Roman"/>
          <w:color w:val="000000" w:themeColor="text1"/>
          <w:sz w:val="24"/>
          <w:szCs w:val="24"/>
        </w:rPr>
        <w:t>proses pengembangan bahan ajar interaktif berbasis AI berbantuan canva dalam bentuk presentasi digital untuk materi penjumlahan dan pengurangan pecahan dapat mendorong motivasi siswa kelas IV SDN 105375 Sukasari</w:t>
      </w:r>
      <w:r>
        <w:rPr>
          <w:rFonts w:ascii="Times New Roman" w:hAnsi="Times New Roman" w:cs="Times New Roman"/>
          <w:sz w:val="24"/>
          <w:szCs w:val="24"/>
        </w:rPr>
        <w:t>.</w:t>
      </w:r>
    </w:p>
    <w:p w:rsidR="00E070AE" w:rsidRDefault="00E070AE" w:rsidP="00E070AE">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sejauh mana efektivitas bahan ajar interaktif berbasis AI dalam mendorong motivasi siswa pada pembelajaran matematika materi penjumlahan dan pengurangan pecahan di kelas IV SDN 105375 Sukasari.</w:t>
      </w:r>
    </w:p>
    <w:p w:rsidR="00E070AE" w:rsidRDefault="00E070AE" w:rsidP="00E070AE">
      <w:pPr>
        <w:pStyle w:val="ListParagraph"/>
        <w:spacing w:after="0" w:line="480" w:lineRule="auto"/>
        <w:ind w:left="567"/>
        <w:jc w:val="both"/>
        <w:rPr>
          <w:rFonts w:ascii="Times New Roman" w:hAnsi="Times New Roman" w:cs="Times New Roman"/>
          <w:sz w:val="24"/>
          <w:szCs w:val="24"/>
        </w:rPr>
      </w:pPr>
    </w:p>
    <w:p w:rsidR="00E070AE" w:rsidRDefault="00E070AE" w:rsidP="00E070AE">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nfaat Penelitian</w:t>
      </w:r>
    </w:p>
    <w:p w:rsidR="00E070AE" w:rsidRDefault="00E070AE" w:rsidP="00E070AE">
      <w:pPr>
        <w:pStyle w:val="ListParagraph"/>
        <w:spacing w:after="0" w:line="480" w:lineRule="auto"/>
        <w:ind w:left="0" w:firstLine="450"/>
        <w:jc w:val="both"/>
        <w:rPr>
          <w:rFonts w:ascii="Times New Roman" w:hAnsi="Times New Roman" w:cs="Times New Roman"/>
          <w:bCs/>
          <w:sz w:val="24"/>
          <w:szCs w:val="24"/>
        </w:rPr>
      </w:pPr>
      <w:r>
        <w:rPr>
          <w:rFonts w:ascii="Times New Roman" w:hAnsi="Times New Roman" w:cs="Times New Roman"/>
          <w:bCs/>
          <w:sz w:val="24"/>
          <w:szCs w:val="24"/>
        </w:rPr>
        <w:t>Berdasarkan tujuan di atas maka yang menjadi manfaat penelitian ini yaitu sebagai berikut:</w:t>
      </w:r>
    </w:p>
    <w:p w:rsidR="00E070AE" w:rsidRDefault="00E070AE" w:rsidP="00E070AE">
      <w:pPr>
        <w:pStyle w:val="ListParagraph"/>
        <w:spacing w:after="0" w:line="480" w:lineRule="auto"/>
        <w:ind w:left="0" w:firstLine="450"/>
        <w:jc w:val="both"/>
        <w:rPr>
          <w:rFonts w:ascii="Times New Roman" w:hAnsi="Times New Roman" w:cs="Times New Roman"/>
          <w:bCs/>
          <w:sz w:val="24"/>
          <w:szCs w:val="24"/>
        </w:rPr>
      </w:pPr>
    </w:p>
    <w:p w:rsidR="00E070AE" w:rsidRDefault="00E070AE" w:rsidP="00E070AE">
      <w:pPr>
        <w:pStyle w:val="ListParagraph"/>
        <w:numPr>
          <w:ilvl w:val="0"/>
          <w:numId w:val="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anfaat Teoritis:</w:t>
      </w:r>
    </w:p>
    <w:p w:rsidR="00E070AE" w:rsidRDefault="00E070AE" w:rsidP="00E070AE">
      <w:pPr>
        <w:pStyle w:val="ListParagraph"/>
        <w:numPr>
          <w:ilvl w:val="0"/>
          <w:numId w:val="9"/>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mperkaya literatur tentang penggunaan teknologi berbasis AI dalam pengembangan bahan ajar, khususnya untuk mendorong motivasi belajar siswa di tingkat sekolah dasar.</w:t>
      </w:r>
    </w:p>
    <w:p w:rsidR="00E070AE" w:rsidRDefault="00E070AE" w:rsidP="00E070AE">
      <w:pPr>
        <w:pStyle w:val="ListParagraph"/>
        <w:numPr>
          <w:ilvl w:val="0"/>
          <w:numId w:val="9"/>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dukung teori motivasi belajar, seperti Teori Hierarki Kebutuhan Maslow, dengan menekankan bagaimana kebutuhan siswa terhadap pembelajaran yang menarik dan adaptif dapat dipenuhi melalui AI.</w:t>
      </w:r>
    </w:p>
    <w:p w:rsidR="00E070AE" w:rsidRDefault="00E070AE" w:rsidP="00E070AE">
      <w:pPr>
        <w:pStyle w:val="ListParagraph"/>
        <w:numPr>
          <w:ilvl w:val="0"/>
          <w:numId w:val="9"/>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mberikan dasar bagi pengembangan lebih lanjut terkait metode pembelajaran matematika yang interaktif dan berbasis teknologi, sehingga dapat menjadi referensi untuk penelitian lain.</w:t>
      </w:r>
    </w:p>
    <w:p w:rsidR="00E070AE" w:rsidRDefault="00E070AE" w:rsidP="00E070AE">
      <w:pPr>
        <w:pStyle w:val="ListParagraph"/>
        <w:numPr>
          <w:ilvl w:val="0"/>
          <w:numId w:val="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anfaat Praktis:</w:t>
      </w:r>
    </w:p>
    <w:p w:rsidR="00E070AE" w:rsidRDefault="00E070AE" w:rsidP="00E070AE">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siswa: Bahan ajar interaktif berbasis AI dapat membuat pembelajaran menjadi lebih menarik dan personal. Siswa termotivasi untuk belajar karena diberikan pengalaman belajar yang adaptif sesuai kebutuhan mereka.</w:t>
      </w:r>
    </w:p>
    <w:p w:rsidR="00E070AE" w:rsidRDefault="00E070AE" w:rsidP="00E070AE">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guru: Dengan menggunakan teknologi AI dalam canva, guru dapat terus mengembangkan kompetensi mereka dalam bidang pendidikan dan teknologi.</w:t>
      </w:r>
    </w:p>
    <w:p w:rsidR="00E070AE" w:rsidRDefault="00E070AE" w:rsidP="00E070AE">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Bagi sekolah: Dengan menerapkan inovasi dalam pembelajaran akan memiliki reputasi yang lebih baik di mata masyarakat dan meningkatkan kualitas pembelajaran di sekolah dengan penerapan teknologi modern.</w:t>
      </w:r>
    </w:p>
    <w:p w:rsidR="00E070AE" w:rsidRDefault="00E070AE" w:rsidP="00E070AE">
      <w:pPr>
        <w:pStyle w:val="ListParagraph"/>
        <w:numPr>
          <w:ilvl w:val="0"/>
          <w:numId w:val="7"/>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eliti: Memberikan wawasan dan pengalaman dalam mengembangkan bahan ajar berbasis teknologi AI dan menambah referensi penelitian terkait inovasi bahan ajar interaktif untuk pembelajaran matematika.</w:t>
      </w:r>
    </w:p>
    <w:p w:rsidR="00E070AE" w:rsidRDefault="00E070AE" w:rsidP="00E070AE">
      <w:pPr>
        <w:pStyle w:val="ListParagraph"/>
        <w:spacing w:after="0" w:line="480" w:lineRule="auto"/>
        <w:ind w:left="1080"/>
        <w:jc w:val="both"/>
        <w:rPr>
          <w:rFonts w:ascii="Times New Roman" w:hAnsi="Times New Roman" w:cs="Times New Roman"/>
          <w:sz w:val="24"/>
          <w:szCs w:val="24"/>
        </w:rPr>
      </w:pPr>
    </w:p>
    <w:p w:rsidR="00E070AE" w:rsidRDefault="00E070AE" w:rsidP="00E070AE">
      <w:pPr>
        <w:pStyle w:val="ListParagraph"/>
        <w:numPr>
          <w:ilvl w:val="1"/>
          <w:numId w:val="10"/>
        </w:numPr>
        <w:spacing w:after="0" w:line="480" w:lineRule="auto"/>
        <w:ind w:left="450" w:hanging="450"/>
        <w:jc w:val="both"/>
        <w:rPr>
          <w:rFonts w:ascii="Times New Roman" w:hAnsi="Times New Roman" w:cs="Times New Roman"/>
          <w:sz w:val="24"/>
          <w:szCs w:val="24"/>
        </w:rPr>
      </w:pPr>
      <w:r>
        <w:rPr>
          <w:rFonts w:ascii="Times New Roman" w:hAnsi="Times New Roman" w:cs="Times New Roman"/>
          <w:b/>
          <w:bCs/>
          <w:sz w:val="24"/>
          <w:szCs w:val="24"/>
        </w:rPr>
        <w:t>Spesifikasi Produk</w:t>
      </w:r>
    </w:p>
    <w:p w:rsidR="00E070AE" w:rsidRDefault="00E070AE" w:rsidP="00E070A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ini adalah spesifikasi produk yang akan dikembangkan:</w:t>
      </w:r>
    </w:p>
    <w:p w:rsidR="00E070AE" w:rsidRDefault="00E070AE" w:rsidP="00E070AE">
      <w:pPr>
        <w:pStyle w:val="ListParagraph"/>
        <w:numPr>
          <w:ilvl w:val="0"/>
          <w:numId w:val="13"/>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Bahan ajar yang dibuat dalam penelitian ini berbentuk presentasi interaktif digital.</w:t>
      </w:r>
    </w:p>
    <w:p w:rsidR="00E070AE" w:rsidRDefault="00E070AE" w:rsidP="00E070AE">
      <w:pPr>
        <w:pStyle w:val="ListParagraph"/>
        <w:numPr>
          <w:ilvl w:val="0"/>
          <w:numId w:val="13"/>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Bahan ajar ini dibuat menggunakan desain visual yang menarik dengan elemen warna, animasi, dan ilustrasi yang sesuai dengan anak SD, dilengkapi dengan soal latihan yang memberikan umpan balik. Bahan ajar ini didesain menggunakan AI dalam canva.</w:t>
      </w:r>
    </w:p>
    <w:p w:rsidR="00E070AE" w:rsidRDefault="00E070AE" w:rsidP="00E070AE">
      <w:pPr>
        <w:pStyle w:val="ListParagraph"/>
        <w:numPr>
          <w:ilvl w:val="0"/>
          <w:numId w:val="13"/>
        </w:numPr>
        <w:spacing w:after="0"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Isi bahan ajar yang dikembangkan, antara lain:</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Cover depan</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Capaian Pembelajaran</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Tujuan Pembelajaran</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Materi Pembelajaran</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Latihan Interaktif</w:t>
      </w:r>
    </w:p>
    <w:p w:rsidR="00E070AE"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sidRPr="00AC7CFA">
        <w:rPr>
          <w:rFonts w:ascii="Times New Roman" w:hAnsi="Times New Roman" w:cs="Times New Roman"/>
          <w:sz w:val="24"/>
          <w:szCs w:val="24"/>
        </w:rPr>
        <w:lastRenderedPageBreak/>
        <w:t xml:space="preserve">Kesimpulan </w:t>
      </w:r>
    </w:p>
    <w:p w:rsidR="00E070AE" w:rsidRPr="00AC7CFA" w:rsidRDefault="00E070AE" w:rsidP="00E070AE">
      <w:pPr>
        <w:pStyle w:val="ListParagraph"/>
        <w:numPr>
          <w:ilvl w:val="0"/>
          <w:numId w:val="11"/>
        </w:numPr>
        <w:spacing w:after="0" w:line="480" w:lineRule="auto"/>
        <w:ind w:left="990" w:hanging="270"/>
        <w:jc w:val="both"/>
        <w:rPr>
          <w:rFonts w:ascii="Times New Roman" w:hAnsi="Times New Roman" w:cs="Times New Roman"/>
          <w:sz w:val="24"/>
          <w:szCs w:val="24"/>
        </w:rPr>
      </w:pPr>
      <w:r w:rsidRPr="00AC7CFA">
        <w:rPr>
          <w:rFonts w:ascii="Times New Roman" w:hAnsi="Times New Roman" w:cs="Times New Roman"/>
          <w:sz w:val="24"/>
          <w:szCs w:val="24"/>
        </w:rPr>
        <w:t>Cover belakang</w:t>
      </w:r>
    </w:p>
    <w:p w:rsidR="00E070AE" w:rsidRDefault="00E070AE" w:rsidP="00E070AE">
      <w:pPr>
        <w:spacing w:after="0" w:line="480" w:lineRule="auto"/>
        <w:jc w:val="both"/>
        <w:rPr>
          <w:rFonts w:ascii="Times New Roman" w:hAnsi="Times New Roman" w:cs="Times New Roman"/>
          <w:sz w:val="24"/>
          <w:szCs w:val="24"/>
        </w:rPr>
      </w:pPr>
    </w:p>
    <w:p w:rsidR="00E070AE" w:rsidRDefault="00E070AE" w:rsidP="00E070AE">
      <w:pPr>
        <w:pStyle w:val="ListParagraph"/>
        <w:numPr>
          <w:ilvl w:val="1"/>
          <w:numId w:val="12"/>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nggapan Dasar</w:t>
      </w:r>
    </w:p>
    <w:p w:rsidR="00E070AE" w:rsidRDefault="00E070AE" w:rsidP="00E070A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Penelitian ini didasarkan pada anggapan bahwa siswa kelas IV SDN 105375 Sukasari memiliki potensi belajar yang tinggi, namun seringkali merasa kesulitan dalam memahami konsep pecahan.Dengan memanfaatkan teknologi AI, diharapkan dapat dikembangkan bahan ajar interaktif yang lebih menarik dan profesional sehingga mampu mendorong motivasi belajar siswa.Selain itu, diasumsikan bahwa AI mampu memberikan umpan balik yang lebih spesifik dan adaptif terhadap kebutuhan belajar setiap siswa, sehingga pemahaman konsep pecahan dapat tercapai secara optimal.</w:t>
      </w:r>
    </w:p>
    <w:p w:rsidR="000D44A9" w:rsidRDefault="000D44A9" w:rsidP="000D44A9">
      <w:pPr>
        <w:jc w:val="center"/>
      </w:pPr>
      <w:bookmarkStart w:id="0" w:name="_GoBack"/>
      <w:bookmarkEnd w:id="0"/>
    </w:p>
    <w:sectPr w:rsidR="000D44A9" w:rsidSect="000D44A9">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4D34" w:rsidRDefault="004C4D34" w:rsidP="000D44A9">
      <w:pPr>
        <w:spacing w:after="0" w:line="240" w:lineRule="auto"/>
      </w:pPr>
      <w:r>
        <w:separator/>
      </w:r>
    </w:p>
  </w:endnote>
  <w:endnote w:type="continuationSeparator" w:id="1">
    <w:p w:rsidR="004C4D34" w:rsidRDefault="004C4D34" w:rsidP="000D44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4D34" w:rsidRDefault="004C4D34" w:rsidP="000D44A9">
      <w:pPr>
        <w:spacing w:after="0" w:line="240" w:lineRule="auto"/>
      </w:pPr>
      <w:r>
        <w:separator/>
      </w:r>
    </w:p>
  </w:footnote>
  <w:footnote w:type="continuationSeparator" w:id="1">
    <w:p w:rsidR="004C4D34" w:rsidRDefault="004C4D34" w:rsidP="000D44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FC0706">
    <w:pPr>
      <w:pStyle w:val="Header"/>
    </w:pPr>
    <w:r w:rsidRPr="00FC070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5"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FC0706">
    <w:pPr>
      <w:pStyle w:val="Header"/>
    </w:pPr>
    <w:r w:rsidRPr="00FC070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6"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FC0706">
    <w:pPr>
      <w:pStyle w:val="Header"/>
    </w:pPr>
    <w:r w:rsidRPr="00FC070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4"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CA5CD0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B"/>
    <w:multiLevelType w:val="hybridMultilevel"/>
    <w:tmpl w:val="9EA46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D"/>
    <w:multiLevelType w:val="multilevel"/>
    <w:tmpl w:val="C14C19C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000001A"/>
    <w:multiLevelType w:val="hybridMultilevel"/>
    <w:tmpl w:val="D4A4556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000001B"/>
    <w:multiLevelType w:val="hybridMultilevel"/>
    <w:tmpl w:val="16041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1F"/>
    <w:multiLevelType w:val="hybridMultilevel"/>
    <w:tmpl w:val="29F05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21"/>
    <w:multiLevelType w:val="multilevel"/>
    <w:tmpl w:val="0A049F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0000023"/>
    <w:multiLevelType w:val="multilevel"/>
    <w:tmpl w:val="1E30775C"/>
    <w:lvl w:ilvl="0">
      <w:start w:val="1"/>
      <w:numFmt w:val="decimal"/>
      <w:lvlText w:val="%1"/>
      <w:lvlJc w:val="left"/>
      <w:pPr>
        <w:ind w:left="360" w:hanging="360"/>
      </w:pPr>
      <w:rPr>
        <w:rFonts w:hint="default"/>
        <w:b/>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nsid w:val="0000002C"/>
    <w:multiLevelType w:val="hybridMultilevel"/>
    <w:tmpl w:val="2D0A6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32"/>
    <w:multiLevelType w:val="hybridMultilevel"/>
    <w:tmpl w:val="80E08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35"/>
    <w:multiLevelType w:val="hybridMultilevel"/>
    <w:tmpl w:val="99E2ED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0000003B"/>
    <w:multiLevelType w:val="multilevel"/>
    <w:tmpl w:val="640EF85E"/>
    <w:lvl w:ilvl="0">
      <w:start w:val="1"/>
      <w:numFmt w:val="decimal"/>
      <w:lvlText w:val="%1."/>
      <w:lvlJc w:val="left"/>
      <w:pPr>
        <w:ind w:left="720" w:hanging="360"/>
      </w:pPr>
    </w:lvl>
    <w:lvl w:ilvl="1">
      <w:start w:val="1"/>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0000003D"/>
    <w:multiLevelType w:val="hybridMultilevel"/>
    <w:tmpl w:val="46DA66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5"/>
  </w:num>
  <w:num w:numId="5">
    <w:abstractNumId w:val="8"/>
  </w:num>
  <w:num w:numId="6">
    <w:abstractNumId w:val="11"/>
  </w:num>
  <w:num w:numId="7">
    <w:abstractNumId w:val="9"/>
  </w:num>
  <w:num w:numId="8">
    <w:abstractNumId w:val="12"/>
  </w:num>
  <w:num w:numId="9">
    <w:abstractNumId w:val="1"/>
  </w:num>
  <w:num w:numId="10">
    <w:abstractNumId w:val="2"/>
  </w:num>
  <w:num w:numId="11">
    <w:abstractNumId w:val="10"/>
  </w:num>
  <w:num w:numId="12">
    <w:abstractNumId w:val="7"/>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formatting="1" w:enforcement="1" w:cryptProviderType="rsaFull" w:cryptAlgorithmClass="hash" w:cryptAlgorithmType="typeAny" w:cryptAlgorithmSid="4" w:cryptSpinCount="50000" w:hash="bh11vr5EfI50me6os7eHehglU60=" w:salt="ukJMXrjUOwKyZMJ2T7Dt9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44A9"/>
    <w:rsid w:val="000B22BF"/>
    <w:rsid w:val="000D44A9"/>
    <w:rsid w:val="0021049C"/>
    <w:rsid w:val="004C4D34"/>
    <w:rsid w:val="00921079"/>
    <w:rsid w:val="00C578C5"/>
    <w:rsid w:val="00E070AE"/>
    <w:rsid w:val="00FC070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4520</Words>
  <Characters>2576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AsusWin7</cp:lastModifiedBy>
  <cp:revision>2</cp:revision>
  <dcterms:created xsi:type="dcterms:W3CDTF">2026-03-13T04:39:00Z</dcterms:created>
  <dcterms:modified xsi:type="dcterms:W3CDTF">2026-03-13T04:39:00Z</dcterms:modified>
</cp:coreProperties>
</file>